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6D3D49" w:rsidRDefault="00142618" w:rsidP="00457E0F">
      <w:pPr>
        <w:rPr>
          <w:rFonts w:asciiTheme="majorHAnsi" w:eastAsiaTheme="majorEastAsia" w:hAnsiTheme="majorHAnsi" w:cstheme="majorBidi"/>
          <w:color w:val="2E74B5" w:themeColor="accent1" w:themeShade="BF"/>
          <w:sz w:val="32"/>
          <w:szCs w:val="32"/>
        </w:rPr>
      </w:pPr>
      <w:r w:rsidRPr="00142618">
        <w:rPr>
          <w:rFonts w:asciiTheme="majorHAnsi" w:eastAsiaTheme="majorEastAsia" w:hAnsiTheme="majorHAnsi" w:cstheme="majorBidi"/>
          <w:color w:val="2E74B5" w:themeColor="accent1" w:themeShade="BF"/>
          <w:sz w:val="32"/>
          <w:szCs w:val="32"/>
        </w:rPr>
        <w:t>Lab Sheet 1 – 5%</w:t>
      </w:r>
      <w:r w:rsidR="00457E0F">
        <w:rPr>
          <w:rFonts w:asciiTheme="majorHAnsi" w:eastAsiaTheme="majorEastAsia" w:hAnsiTheme="majorHAnsi" w:cstheme="majorBidi"/>
          <w:color w:val="2E74B5" w:themeColor="accent1" w:themeShade="BF"/>
          <w:sz w:val="32"/>
          <w:szCs w:val="32"/>
        </w:rPr>
        <w:t xml:space="preserve"> </w:t>
      </w:r>
      <w:r w:rsidR="00457E0F">
        <w:rPr>
          <w:rFonts w:asciiTheme="majorHAnsi" w:eastAsiaTheme="majorEastAsia" w:hAnsiTheme="majorHAnsi" w:cstheme="majorBidi"/>
          <w:color w:val="2E74B5" w:themeColor="accent1" w:themeShade="BF"/>
          <w:sz w:val="32"/>
          <w:szCs w:val="32"/>
        </w:rPr>
        <w:tab/>
      </w:r>
      <w:r w:rsidR="00457E0F">
        <w:rPr>
          <w:rFonts w:asciiTheme="majorHAnsi" w:eastAsiaTheme="majorEastAsia" w:hAnsiTheme="majorHAnsi" w:cstheme="majorBidi"/>
          <w:color w:val="2E74B5" w:themeColor="accent1" w:themeShade="BF"/>
          <w:sz w:val="32"/>
          <w:szCs w:val="32"/>
        </w:rPr>
        <w:tab/>
      </w:r>
      <w:r w:rsidR="00457E0F">
        <w:rPr>
          <w:rFonts w:asciiTheme="majorHAnsi" w:eastAsiaTheme="majorEastAsia" w:hAnsiTheme="majorHAnsi" w:cstheme="majorBidi"/>
          <w:color w:val="2E74B5" w:themeColor="accent1" w:themeShade="BF"/>
          <w:sz w:val="32"/>
          <w:szCs w:val="32"/>
        </w:rPr>
        <w:tab/>
      </w:r>
      <w:r w:rsidR="00457E0F">
        <w:rPr>
          <w:rFonts w:asciiTheme="majorHAnsi" w:eastAsiaTheme="majorEastAsia" w:hAnsiTheme="majorHAnsi" w:cstheme="majorBidi"/>
          <w:color w:val="2E74B5" w:themeColor="accent1" w:themeShade="BF"/>
          <w:sz w:val="32"/>
          <w:szCs w:val="32"/>
        </w:rPr>
        <w:tab/>
        <w:t>Tim Browning – C14519547</w:t>
      </w:r>
    </w:p>
    <w:p w:rsidR="00142618" w:rsidRDefault="00142618" w:rsidP="00142618">
      <w:pPr>
        <w:jc w:val="center"/>
        <w:rPr>
          <w:rFonts w:asciiTheme="majorHAnsi" w:eastAsiaTheme="majorEastAsia" w:hAnsiTheme="majorHAnsi" w:cstheme="majorBidi"/>
          <w:color w:val="2E74B5" w:themeColor="accent1" w:themeShade="BF"/>
          <w:sz w:val="32"/>
          <w:szCs w:val="32"/>
        </w:rPr>
      </w:pPr>
    </w:p>
    <w:p w:rsidR="00142618" w:rsidRPr="00FF5F01" w:rsidRDefault="00457E0F" w:rsidP="00457E0F">
      <w:pPr>
        <w:rPr>
          <w:b/>
          <w:u w:val="single"/>
        </w:rPr>
      </w:pPr>
      <w:r w:rsidRPr="00FF5F01">
        <w:rPr>
          <w:b/>
          <w:u w:val="single"/>
        </w:rPr>
        <w:t>Skills</w:t>
      </w:r>
    </w:p>
    <w:p w:rsidR="00457E0F" w:rsidRDefault="00FF5F01" w:rsidP="00457E0F">
      <w:r>
        <w:t>Security skills are very advanced and difficult to learn and understand. To achieve the level of knowledge and expertise needed for security, it normally requires at least 5-10 years of experience. Such skills include</w:t>
      </w:r>
      <w:r>
        <w:fldChar w:fldCharType="begin"/>
      </w:r>
      <w:r>
        <w:instrText xml:space="preserve"> ADDIN ZOTERO_ITEM CSL_CITATION {"citationID":"amr50njkik","properties":{"formattedCitation":"[1]","plainCitation":"[1]"},"citationItems":[{"id":145,"uris":["http://zotero.org/users/local/Y9v6qZmU/items/IIWZIVC6"],"uri":["http://zotero.org/users/local/Y9v6qZmU/items/IIWZIVC6"],"itemData":{"id":145,"type":"webpage","title":"How to Become a Security Engineer | Requirements for Security Engineer Jobs","container-title":"Cyber Degrees","abstract":"What Does a Security Engineer Do? The Short Version A Security Engineer builds and maintains IT security solutions for an organization. In this intermediate-level position, you will be developing security for your company’s systems/projects and handling any technical problems that arise. Security Engineer Responsibilities On any given day, you may be challenged to: Create new …","URL":"https://www.cyberdegrees.org/jobs/security-engineer/","language":"en-US","accessed":{"date-parts":[["2018",2,12]]}}}],"schema":"https://github.com/citation-style-language/schema/raw/master/csl-citation.json"} </w:instrText>
      </w:r>
      <w:r>
        <w:fldChar w:fldCharType="separate"/>
      </w:r>
      <w:r w:rsidRPr="00FF5F01">
        <w:rPr>
          <w:rFonts w:ascii="Calibri" w:hAnsi="Calibri" w:cs="Calibri"/>
        </w:rPr>
        <w:t>[1]</w:t>
      </w:r>
      <w:r>
        <w:fldChar w:fldCharType="end"/>
      </w:r>
      <w:r>
        <w:t>:</w:t>
      </w:r>
    </w:p>
    <w:p w:rsidR="00FF5F01" w:rsidRDefault="00FF5F01" w:rsidP="00FF5F01">
      <w:pPr>
        <w:pStyle w:val="ListParagraph"/>
        <w:numPr>
          <w:ilvl w:val="0"/>
          <w:numId w:val="1"/>
        </w:numPr>
      </w:pPr>
      <w:r>
        <w:t>IPS penetration and vulnerability testing</w:t>
      </w:r>
    </w:p>
    <w:p w:rsidR="00FF5F01" w:rsidRPr="00FF5F01" w:rsidRDefault="00FF5F01" w:rsidP="00FF5F01">
      <w:pPr>
        <w:pStyle w:val="ListParagraph"/>
        <w:numPr>
          <w:ilvl w:val="0"/>
          <w:numId w:val="1"/>
        </w:numPr>
      </w:pPr>
      <w:r w:rsidRPr="00FF5F01">
        <w:t>Firewall and intrusion detection/prevention protocols</w:t>
      </w:r>
    </w:p>
    <w:p w:rsidR="00FF5F01" w:rsidRPr="00FF5F01" w:rsidRDefault="00FF5F01" w:rsidP="00FF5F01">
      <w:pPr>
        <w:pStyle w:val="ListParagraph"/>
        <w:numPr>
          <w:ilvl w:val="0"/>
          <w:numId w:val="1"/>
        </w:numPr>
      </w:pPr>
      <w:r w:rsidRPr="00FF5F01">
        <w:t>Application security and encryption technologies</w:t>
      </w:r>
    </w:p>
    <w:p w:rsidR="00FF5F01" w:rsidRPr="00FF5F01" w:rsidRDefault="00FF5F01" w:rsidP="00FF5F01">
      <w:pPr>
        <w:pStyle w:val="ListParagraph"/>
        <w:numPr>
          <w:ilvl w:val="0"/>
          <w:numId w:val="1"/>
        </w:numPr>
      </w:pPr>
      <w:proofErr w:type="spellStart"/>
      <w:r w:rsidRPr="00FF5F01">
        <w:t>Subnetting</w:t>
      </w:r>
      <w:proofErr w:type="spellEnd"/>
      <w:r w:rsidRPr="00FF5F01">
        <w:t>, DNS, encryption technologies and standards, VPNs, VLANs, VoIP and other network routing methods</w:t>
      </w:r>
    </w:p>
    <w:p w:rsidR="00FF5F01" w:rsidRDefault="00FF5F01" w:rsidP="00FF5F01">
      <w:pPr>
        <w:pStyle w:val="ListParagraph"/>
        <w:numPr>
          <w:ilvl w:val="0"/>
          <w:numId w:val="1"/>
        </w:numPr>
      </w:pPr>
      <w:r w:rsidRPr="00FF5F01">
        <w:t>Network and web related protocols (e.g., TCP/IP, UDP, IPSEC, HTTP, HTTPS, routing protocols, etc.)</w:t>
      </w:r>
    </w:p>
    <w:p w:rsidR="00FF5F01" w:rsidRDefault="00454DD8" w:rsidP="00FF5F01">
      <w:pPr>
        <w:rPr>
          <w:b/>
          <w:u w:val="single"/>
        </w:rPr>
      </w:pPr>
      <w:r w:rsidRPr="00454DD8">
        <w:rPr>
          <w:b/>
          <w:u w:val="single"/>
        </w:rPr>
        <w:t>Certifications</w:t>
      </w:r>
      <w:r w:rsidR="00104F3C">
        <w:rPr>
          <w:b/>
          <w:u w:val="single"/>
        </w:rPr>
        <w:t xml:space="preserve"> and Training</w:t>
      </w:r>
    </w:p>
    <w:p w:rsidR="00454DD8" w:rsidRDefault="00454DD8" w:rsidP="00FF5F01">
      <w:r>
        <w:t>A bachelor’s degree isn’t a good enough qualification to get a job with the government or a private company. There are many certifications which can give you a better understanding of security:</w:t>
      </w:r>
    </w:p>
    <w:p w:rsidR="00454DD8" w:rsidRDefault="00454DD8" w:rsidP="006F7FB7">
      <w:r w:rsidRPr="00454DD8">
        <w:rPr>
          <w:b/>
        </w:rPr>
        <w:t>GIAC Security Essentials (GSEC)</w:t>
      </w:r>
      <w:r>
        <w:rPr>
          <w:b/>
        </w:rPr>
        <w:t>:</w:t>
      </w:r>
      <w:r w:rsidR="006F7FB7">
        <w:rPr>
          <w:b/>
        </w:rPr>
        <w:t xml:space="preserve"> </w:t>
      </w:r>
      <w:r w:rsidR="006F7FB7">
        <w:t xml:space="preserve">Is </w:t>
      </w:r>
      <w:r w:rsidR="006F7FB7" w:rsidRPr="006F7FB7">
        <w:t>the leading provider of Cyber Security Certifications, globally recognized by government, military and industry leaders</w:t>
      </w:r>
      <w:r w:rsidR="006F7FB7">
        <w:t xml:space="preserve">. This is ideal for computer scientists who want to have a career relating to security tasks. </w:t>
      </w:r>
      <w:r w:rsidR="006F7FB7">
        <w:fldChar w:fldCharType="begin"/>
      </w:r>
      <w:r w:rsidR="006F7FB7">
        <w:instrText xml:space="preserve"> ADDIN ZOTERO_ITEM CSL_CITATION {"citationID":"a1nepiev3uo","properties":{"formattedCitation":"[2]","plainCitation":"[2]"},"citationItems":[{"id":147,"uris":["http://zotero.org/users/local/Y9v6qZmU/items/HQRUZU8S"],"uri":["http://zotero.org/users/local/Y9v6qZmU/items/HQRUZU8S"],"itemData":{"id":147,"type":"webpage","title":"10 Security Certifications To Boost Your Career","container-title":"Dark Reading","abstract":"Earning a security credential can help you open the door to a great job. But you need to know which certification is the right one for you.","URL":"https://www.darkreading.com/risk/10-security-certifications-to-boost-your-career/d/d-id/1322449","language":"en","accessed":{"date-parts":[["2018",2,12]]}}}],"schema":"https://github.com/citation-style-language/schema/raw/master/csl-citation.json"} </w:instrText>
      </w:r>
      <w:r w:rsidR="006F7FB7">
        <w:fldChar w:fldCharType="separate"/>
      </w:r>
      <w:r w:rsidR="006F7FB7" w:rsidRPr="006F7FB7">
        <w:rPr>
          <w:rFonts w:ascii="Calibri" w:hAnsi="Calibri" w:cs="Calibri"/>
        </w:rPr>
        <w:t>[2]</w:t>
      </w:r>
      <w:r w:rsidR="006F7FB7">
        <w:fldChar w:fldCharType="end"/>
      </w:r>
      <w:r w:rsidR="006F7FB7">
        <w:t xml:space="preserve"> The exam cost around $1000</w:t>
      </w:r>
      <w:r w:rsidR="00920274">
        <w:t>.</w:t>
      </w:r>
    </w:p>
    <w:p w:rsidR="00920274" w:rsidRDefault="00920274" w:rsidP="006F7FB7">
      <w:r>
        <w:rPr>
          <w:b/>
        </w:rPr>
        <w:t>Certified Information Systems Security Prof</w:t>
      </w:r>
      <w:r>
        <w:t>:</w:t>
      </w:r>
      <w:r>
        <w:fldChar w:fldCharType="begin"/>
      </w:r>
      <w:r>
        <w:instrText xml:space="preserve"> ADDIN ZOTERO_ITEM CSL_CITATION {"citationID":"apsacr6qa5","properties":{"formattedCitation":"[2]","plainCitation":"[2]"},"citationItems":[{"id":147,"uris":["http://zotero.org/users/local/Y9v6qZmU/items/HQRUZU8S"],"uri":["http://zotero.org/users/local/Y9v6qZmU/items/HQRUZU8S"],"itemData":{"id":147,"type":"webpage","title":"10 Security Certifications To Boost Your Career","container-title":"Dark Reading","abstract":"Earning a security credential can help you open the door to a great job. But you need to know which certification is the right one for you.","URL":"https://www.darkreading.com/risk/10-security-certifications-to-boost-your-career/d/d-id/1322449","language":"en","accessed":{"date-parts":[["2018",2,12]]}}}],"schema":"https://github.com/citation-style-language/schema/raw/master/csl-citation.json"} </w:instrText>
      </w:r>
      <w:r>
        <w:fldChar w:fldCharType="separate"/>
      </w:r>
      <w:r w:rsidRPr="00920274">
        <w:rPr>
          <w:rFonts w:ascii="Calibri" w:hAnsi="Calibri" w:cs="Calibri"/>
        </w:rPr>
        <w:t>[2]</w:t>
      </w:r>
      <w:r>
        <w:fldChar w:fldCharType="end"/>
      </w:r>
      <w:r>
        <w:t xml:space="preserve"> A</w:t>
      </w:r>
      <w:r w:rsidRPr="00920274">
        <w:t>re globally acknowledged as the Gold Standard in for educating and certifying information security professionals.</w:t>
      </w:r>
      <w:r>
        <w:t xml:space="preserve"> People who wish to do this exam must have 5 years of paid full-time work experience in 2 of the 8 domains of the CISSP which covers topics such as cloud computing, mobile security and development security. The exam is around $600.</w:t>
      </w:r>
    </w:p>
    <w:p w:rsidR="00920274" w:rsidRDefault="00920274" w:rsidP="006F7FB7">
      <w:r>
        <w:rPr>
          <w:b/>
        </w:rPr>
        <w:t xml:space="preserve">Systems Security Certified Practitioner: </w:t>
      </w:r>
      <w:r w:rsidR="00104F3C">
        <w:rPr>
          <w:b/>
        </w:rPr>
        <w:fldChar w:fldCharType="begin"/>
      </w:r>
      <w:r w:rsidR="00104F3C">
        <w:rPr>
          <w:b/>
        </w:rPr>
        <w:instrText xml:space="preserve"> ADDIN ZOTERO_ITEM CSL_CITATION {"citationID":"a17f1mo82h","properties":{"formattedCitation":"[3]","plainCitation":"[3]"},"citationItems":[{"id":149,"uris":["http://zotero.org/users/local/Y9v6qZmU/items/GPKPL4TR"],"uri":["http://zotero.org/users/local/Y9v6qZmU/items/GPKPL4TR"],"itemData":{"id":149,"type":"webpage","title":"10 Security Certifications To Boost Your Career","URL":"https://www.darkreading.com/risk/10-security-certifications-to-boost-your-career/d/d-id/1322449?image_number=3","accessed":{"date-parts":[["2018",2,12]]}}}],"schema":"https://github.com/citation-style-language/schema/raw/master/csl-citation.json"} </w:instrText>
      </w:r>
      <w:r w:rsidR="00104F3C">
        <w:rPr>
          <w:b/>
        </w:rPr>
        <w:fldChar w:fldCharType="separate"/>
      </w:r>
      <w:r w:rsidR="00104F3C" w:rsidRPr="00104F3C">
        <w:rPr>
          <w:rFonts w:ascii="Calibri" w:hAnsi="Calibri" w:cs="Calibri"/>
        </w:rPr>
        <w:t>[3]</w:t>
      </w:r>
      <w:r w:rsidR="00104F3C">
        <w:rPr>
          <w:b/>
        </w:rPr>
        <w:fldChar w:fldCharType="end"/>
      </w:r>
      <w:r w:rsidR="00104F3C">
        <w:rPr>
          <w:b/>
        </w:rPr>
        <w:t xml:space="preserve"> </w:t>
      </w:r>
      <w:r>
        <w:t>It is designed for candidates interested in the field of information security. T</w:t>
      </w:r>
      <w:r w:rsidRPr="00920274">
        <w:t>he se</w:t>
      </w:r>
      <w:r>
        <w:t xml:space="preserve">curity of business environments is covered in this certificate. The exam costs around </w:t>
      </w:r>
      <w:r w:rsidR="00104F3C">
        <w:t>$250</w:t>
      </w:r>
    </w:p>
    <w:p w:rsidR="00104F3C" w:rsidRPr="00920274" w:rsidRDefault="00104F3C" w:rsidP="006F7FB7"/>
    <w:p w:rsidR="00104F3C" w:rsidRDefault="00104F3C" w:rsidP="00104F3C">
      <w:pPr>
        <w:pStyle w:val="Heading3"/>
      </w:pPr>
      <w:r>
        <w:t>Discuss why there is a shortage of security personnel worldwide</w:t>
      </w:r>
      <w:r>
        <w:t>?</w:t>
      </w:r>
    </w:p>
    <w:p w:rsidR="00104F3C" w:rsidRPr="00104F3C" w:rsidRDefault="00104F3C" w:rsidP="00104F3C"/>
    <w:p w:rsidR="002B18FB" w:rsidRDefault="00104F3C" w:rsidP="00104F3C">
      <w:r>
        <w:t>The certificates required to be in Security aren’t easy</w:t>
      </w:r>
      <w:r w:rsidR="002B18FB">
        <w:t xml:space="preserve"> to get</w:t>
      </w:r>
      <w:r>
        <w:t>. Th</w:t>
      </w:r>
      <w:r w:rsidR="002B18FB">
        <w:t>ey are expensive, difficult</w:t>
      </w:r>
      <w:r>
        <w:t xml:space="preserve"> </w:t>
      </w:r>
      <w:r w:rsidR="002B18FB">
        <w:t xml:space="preserve">to pass </w:t>
      </w:r>
      <w:r>
        <w:t xml:space="preserve">and require previous </w:t>
      </w:r>
      <w:r w:rsidR="002B18FB">
        <w:t>to do them</w:t>
      </w:r>
      <w:r>
        <w:t xml:space="preserve">. </w:t>
      </w:r>
      <w:r w:rsidR="002B18FB">
        <w:t xml:space="preserve">Also what you learn for the certificate might change because the industry is moving so fast. A job in security requires you to continuously learn to keep up to date with the latest security prevention methods. </w:t>
      </w:r>
    </w:p>
    <w:p w:rsidR="002B18FB" w:rsidRDefault="002B18FB" w:rsidP="00104F3C">
      <w:r>
        <w:t>The methods that online criminals use are becoming more sophisticated and harder to prevent. The IT security team have a huge responsibility to prevent attacks.</w:t>
      </w:r>
    </w:p>
    <w:p w:rsidR="00CF508D" w:rsidRPr="00CF508D" w:rsidRDefault="00CF508D" w:rsidP="00CF508D">
      <w:r w:rsidRPr="00CF508D">
        <w:t>The challenge in</w:t>
      </w:r>
      <w:r w:rsidR="00EF2E2C">
        <w:t xml:space="preserve"> finding skilled professionals is due</w:t>
      </w:r>
      <w:r w:rsidRPr="00CF508D">
        <w:t xml:space="preserve"> to a lack of adequate training.</w:t>
      </w:r>
      <w:bookmarkStart w:id="0" w:name="_GoBack"/>
      <w:bookmarkEnd w:id="0"/>
    </w:p>
    <w:p w:rsidR="00454DD8" w:rsidRPr="006F7FB7" w:rsidRDefault="00454DD8" w:rsidP="006F7FB7"/>
    <w:p w:rsidR="00CF508D" w:rsidRDefault="00CF508D" w:rsidP="00307F2B">
      <w:pPr>
        <w:rPr>
          <w:rFonts w:asciiTheme="majorHAnsi" w:eastAsiaTheme="majorEastAsia" w:hAnsiTheme="majorHAnsi" w:cstheme="majorBidi"/>
          <w:color w:val="1F4D78" w:themeColor="accent1" w:themeShade="7F"/>
          <w:sz w:val="24"/>
          <w:szCs w:val="24"/>
        </w:rPr>
      </w:pPr>
    </w:p>
    <w:p w:rsidR="00307F2B" w:rsidRDefault="00307F2B" w:rsidP="00307F2B">
      <w:pPr>
        <w:rPr>
          <w:rFonts w:asciiTheme="majorHAnsi" w:eastAsiaTheme="majorEastAsia" w:hAnsiTheme="majorHAnsi" w:cstheme="majorBidi"/>
          <w:color w:val="1F4D78" w:themeColor="accent1" w:themeShade="7F"/>
          <w:sz w:val="24"/>
          <w:szCs w:val="24"/>
        </w:rPr>
      </w:pPr>
      <w:r w:rsidRPr="00307F2B">
        <w:rPr>
          <w:rFonts w:asciiTheme="majorHAnsi" w:eastAsiaTheme="majorEastAsia" w:hAnsiTheme="majorHAnsi" w:cstheme="majorBidi"/>
          <w:color w:val="1F4D78" w:themeColor="accent1" w:themeShade="7F"/>
          <w:sz w:val="24"/>
          <w:szCs w:val="24"/>
        </w:rPr>
        <w:t>What measures/actions</w:t>
      </w:r>
      <w:r w:rsidRPr="00307F2B">
        <w:rPr>
          <w:rFonts w:asciiTheme="majorHAnsi" w:eastAsiaTheme="majorEastAsia" w:hAnsiTheme="majorHAnsi" w:cstheme="majorBidi"/>
          <w:color w:val="1F4D78" w:themeColor="accent1" w:themeShade="7F"/>
          <w:sz w:val="24"/>
          <w:szCs w:val="24"/>
        </w:rPr>
        <w:t xml:space="preserve"> </w:t>
      </w:r>
      <w:r w:rsidRPr="00307F2B">
        <w:rPr>
          <w:rFonts w:asciiTheme="majorHAnsi" w:eastAsiaTheme="majorEastAsia" w:hAnsiTheme="majorHAnsi" w:cstheme="majorBidi"/>
          <w:color w:val="1F4D78" w:themeColor="accent1" w:themeShade="7F"/>
          <w:sz w:val="24"/>
          <w:szCs w:val="24"/>
        </w:rPr>
        <w:t>should be taken to address this shortage?</w:t>
      </w:r>
    </w:p>
    <w:p w:rsidR="00307F2B" w:rsidRDefault="00307F2B" w:rsidP="00307F2B">
      <w:r w:rsidRPr="00307F2B">
        <w:rPr>
          <w:b/>
        </w:rPr>
        <w:t>Create support programs</w:t>
      </w:r>
      <w:r>
        <w:rPr>
          <w:b/>
        </w:rPr>
        <w:t xml:space="preserve">: </w:t>
      </w:r>
      <w:r>
        <w:t xml:space="preserve">Mentorships and other opportunities help new cybersecurity hires gain experience and learn. </w:t>
      </w:r>
    </w:p>
    <w:p w:rsidR="00307F2B" w:rsidRDefault="00307F2B" w:rsidP="00307F2B">
      <w:r>
        <w:rPr>
          <w:b/>
        </w:rPr>
        <w:t xml:space="preserve">Build a cybersecurity ecosystem: </w:t>
      </w:r>
      <w:r>
        <w:t xml:space="preserve">Get in contact with government organisations and educational institutions. Security experts can get involved and they can share their knowledge. </w:t>
      </w:r>
    </w:p>
    <w:p w:rsidR="00307F2B" w:rsidRDefault="00CF508D" w:rsidP="00CF508D">
      <w:r>
        <w:rPr>
          <w:b/>
        </w:rPr>
        <w:t xml:space="preserve">Workforce Strategy: </w:t>
      </w:r>
      <w:r>
        <w:t>Adjust your hiring strategy. Make sure the candidate has the appropriate experience.</w:t>
      </w:r>
    </w:p>
    <w:p w:rsidR="00EF2E2C" w:rsidRPr="00EF2E2C" w:rsidRDefault="00EF2E2C" w:rsidP="00CF508D">
      <w:r>
        <w:rPr>
          <w:b/>
        </w:rPr>
        <w:t>Hacking competitions:</w:t>
      </w:r>
      <w:r>
        <w:t xml:space="preserve"> H</w:t>
      </w:r>
      <w:r w:rsidRPr="00EF2E2C">
        <w:t xml:space="preserve">acking competitions </w:t>
      </w:r>
      <w:r>
        <w:t>are proving to be</w:t>
      </w:r>
      <w:r w:rsidRPr="00EF2E2C">
        <w:t xml:space="preserve"> useful in </w:t>
      </w:r>
      <w:r>
        <w:t xml:space="preserve">developing security </w:t>
      </w:r>
      <w:r w:rsidRPr="00EF2E2C">
        <w:t>skills.</w:t>
      </w:r>
    </w:p>
    <w:p w:rsidR="00FF5F01" w:rsidRDefault="00CF508D" w:rsidP="00CF508D">
      <w:pPr>
        <w:pStyle w:val="Heading2"/>
        <w:rPr>
          <w:color w:val="1F4D78" w:themeColor="accent1" w:themeShade="7F"/>
          <w:sz w:val="24"/>
          <w:szCs w:val="24"/>
        </w:rPr>
      </w:pPr>
      <w:r w:rsidRPr="00CF508D">
        <w:rPr>
          <w:color w:val="1F4D78" w:themeColor="accent1" w:themeShade="7F"/>
          <w:sz w:val="24"/>
          <w:szCs w:val="24"/>
        </w:rPr>
        <w:t>Do you think you have enough skills to be a</w:t>
      </w:r>
      <w:r>
        <w:rPr>
          <w:color w:val="1F4D78" w:themeColor="accent1" w:themeShade="7F"/>
          <w:sz w:val="24"/>
          <w:szCs w:val="24"/>
        </w:rPr>
        <w:t xml:space="preserve"> </w:t>
      </w:r>
      <w:r w:rsidRPr="00CF508D">
        <w:rPr>
          <w:color w:val="1F4D78" w:themeColor="accent1" w:themeShade="7F"/>
          <w:sz w:val="24"/>
          <w:szCs w:val="24"/>
        </w:rPr>
        <w:t xml:space="preserve">security expert? If no what are you missing and if </w:t>
      </w:r>
      <w:r w:rsidRPr="00CF508D">
        <w:rPr>
          <w:color w:val="1F4D78" w:themeColor="accent1" w:themeShade="7F"/>
          <w:sz w:val="24"/>
          <w:szCs w:val="24"/>
        </w:rPr>
        <w:t>yes,</w:t>
      </w:r>
      <w:r w:rsidRPr="00CF508D">
        <w:rPr>
          <w:color w:val="1F4D78" w:themeColor="accent1" w:themeShade="7F"/>
          <w:sz w:val="24"/>
          <w:szCs w:val="24"/>
        </w:rPr>
        <w:t xml:space="preserve"> what are your strengths?</w:t>
      </w:r>
      <w:r w:rsidRPr="00CF508D">
        <w:rPr>
          <w:color w:val="1F4D78" w:themeColor="accent1" w:themeShade="7F"/>
          <w:sz w:val="24"/>
          <w:szCs w:val="24"/>
        </w:rPr>
        <w:cr/>
      </w:r>
    </w:p>
    <w:p w:rsidR="00CF508D" w:rsidRPr="00CF508D" w:rsidRDefault="00CF508D" w:rsidP="00CF508D">
      <w:r>
        <w:t>No. The theory I have learnt is a good foundation but to be an expert in security I will need more practical experience. For example, working in a company for 5 to 10 years.</w:t>
      </w:r>
    </w:p>
    <w:p w:rsidR="00FF5F01" w:rsidRDefault="00FF5F01" w:rsidP="00FF5F01">
      <w:pPr>
        <w:pStyle w:val="ListParagraph"/>
      </w:pPr>
    </w:p>
    <w:p w:rsidR="00FF5F01" w:rsidRDefault="00FF5F01" w:rsidP="00CF508D"/>
    <w:p w:rsidR="00CF508D" w:rsidRDefault="00CF508D" w:rsidP="00CF508D"/>
    <w:p w:rsidR="00CF508D" w:rsidRDefault="00CF508D" w:rsidP="00CF508D"/>
    <w:p w:rsidR="00CF508D" w:rsidRDefault="00CF508D" w:rsidP="00CF508D"/>
    <w:p w:rsidR="00CF508D" w:rsidRDefault="00CF508D" w:rsidP="00CF508D"/>
    <w:p w:rsidR="00CF508D" w:rsidRDefault="00CF508D" w:rsidP="00CF508D"/>
    <w:p w:rsidR="00CF508D" w:rsidRDefault="00CF508D" w:rsidP="00CF508D"/>
    <w:p w:rsidR="00CF508D" w:rsidRDefault="00CF508D" w:rsidP="00CF508D"/>
    <w:p w:rsidR="00CF508D" w:rsidRDefault="00CF508D" w:rsidP="00CF508D"/>
    <w:p w:rsidR="00CF508D" w:rsidRDefault="00CF508D" w:rsidP="00CF508D"/>
    <w:p w:rsidR="00CF508D" w:rsidRDefault="00CF508D" w:rsidP="00CF508D"/>
    <w:p w:rsidR="00CF508D" w:rsidRDefault="00CF508D" w:rsidP="00CF508D"/>
    <w:p w:rsidR="00CF508D" w:rsidRDefault="00CF508D" w:rsidP="00CF508D"/>
    <w:p w:rsidR="00104F3C" w:rsidRPr="00104F3C" w:rsidRDefault="00FF5F01" w:rsidP="00104F3C">
      <w:pPr>
        <w:pStyle w:val="Bibliography"/>
        <w:rPr>
          <w:rFonts w:ascii="Calibri" w:hAnsi="Calibri" w:cs="Calibri"/>
        </w:rPr>
      </w:pPr>
      <w:r>
        <w:fldChar w:fldCharType="begin"/>
      </w:r>
      <w:r w:rsidR="006F7FB7">
        <w:instrText xml:space="preserve"> ADDIN ZOTERO_BIBL {"custom":[]} CSL_BIBLIOGRAPHY </w:instrText>
      </w:r>
      <w:r>
        <w:fldChar w:fldCharType="separate"/>
      </w:r>
      <w:r w:rsidR="00104F3C" w:rsidRPr="00104F3C">
        <w:rPr>
          <w:rFonts w:ascii="Calibri" w:hAnsi="Calibri" w:cs="Calibri"/>
        </w:rPr>
        <w:t>[1]</w:t>
      </w:r>
      <w:r w:rsidR="00104F3C" w:rsidRPr="00104F3C">
        <w:rPr>
          <w:rFonts w:ascii="Calibri" w:hAnsi="Calibri" w:cs="Calibri"/>
        </w:rPr>
        <w:tab/>
        <w:t xml:space="preserve">“How to Become a Security Engineer | Requirements for Security Engineer Jobs,” </w:t>
      </w:r>
      <w:r w:rsidR="00104F3C" w:rsidRPr="00104F3C">
        <w:rPr>
          <w:rFonts w:ascii="Calibri" w:hAnsi="Calibri" w:cs="Calibri"/>
          <w:i/>
          <w:iCs/>
        </w:rPr>
        <w:t>Cyber Degrees</w:t>
      </w:r>
      <w:r w:rsidR="00104F3C" w:rsidRPr="00104F3C">
        <w:rPr>
          <w:rFonts w:ascii="Calibri" w:hAnsi="Calibri" w:cs="Calibri"/>
        </w:rPr>
        <w:t>. [Online]. Available: https://www.cyberdegrees.org/jobs/security-engineer/. [Accessed: 12-Feb-2018].</w:t>
      </w:r>
    </w:p>
    <w:p w:rsidR="00104F3C" w:rsidRPr="00104F3C" w:rsidRDefault="00104F3C" w:rsidP="00104F3C">
      <w:pPr>
        <w:pStyle w:val="Bibliography"/>
        <w:rPr>
          <w:rFonts w:ascii="Calibri" w:hAnsi="Calibri" w:cs="Calibri"/>
        </w:rPr>
      </w:pPr>
      <w:r w:rsidRPr="00104F3C">
        <w:rPr>
          <w:rFonts w:ascii="Calibri" w:hAnsi="Calibri" w:cs="Calibri"/>
        </w:rPr>
        <w:t>[2]</w:t>
      </w:r>
      <w:r w:rsidRPr="00104F3C">
        <w:rPr>
          <w:rFonts w:ascii="Calibri" w:hAnsi="Calibri" w:cs="Calibri"/>
        </w:rPr>
        <w:tab/>
        <w:t xml:space="preserve">“10 Security Certifications </w:t>
      </w:r>
      <w:proofErr w:type="gramStart"/>
      <w:r w:rsidRPr="00104F3C">
        <w:rPr>
          <w:rFonts w:ascii="Calibri" w:hAnsi="Calibri" w:cs="Calibri"/>
        </w:rPr>
        <w:t>To</w:t>
      </w:r>
      <w:proofErr w:type="gramEnd"/>
      <w:r w:rsidRPr="00104F3C">
        <w:rPr>
          <w:rFonts w:ascii="Calibri" w:hAnsi="Calibri" w:cs="Calibri"/>
        </w:rPr>
        <w:t xml:space="preserve"> Boost Your Career,” </w:t>
      </w:r>
      <w:r w:rsidRPr="00104F3C">
        <w:rPr>
          <w:rFonts w:ascii="Calibri" w:hAnsi="Calibri" w:cs="Calibri"/>
          <w:i/>
          <w:iCs/>
        </w:rPr>
        <w:t>Dark Reading</w:t>
      </w:r>
      <w:r w:rsidRPr="00104F3C">
        <w:rPr>
          <w:rFonts w:ascii="Calibri" w:hAnsi="Calibri" w:cs="Calibri"/>
        </w:rPr>
        <w:t>. [Online]. Available: https://www.darkreading.com/risk/10-security-certifications-to-boost-your-career/d/d-id/1322449. [Accessed: 12-Feb-2018].</w:t>
      </w:r>
    </w:p>
    <w:p w:rsidR="00104F3C" w:rsidRPr="00104F3C" w:rsidRDefault="00104F3C" w:rsidP="00104F3C">
      <w:pPr>
        <w:pStyle w:val="Bibliography"/>
        <w:rPr>
          <w:rFonts w:ascii="Calibri" w:hAnsi="Calibri" w:cs="Calibri"/>
        </w:rPr>
      </w:pPr>
      <w:r w:rsidRPr="00104F3C">
        <w:rPr>
          <w:rFonts w:ascii="Calibri" w:hAnsi="Calibri" w:cs="Calibri"/>
        </w:rPr>
        <w:lastRenderedPageBreak/>
        <w:t>[3]</w:t>
      </w:r>
      <w:r w:rsidRPr="00104F3C">
        <w:rPr>
          <w:rFonts w:ascii="Calibri" w:hAnsi="Calibri" w:cs="Calibri"/>
        </w:rPr>
        <w:tab/>
        <w:t xml:space="preserve">“10 Security Certifications </w:t>
      </w:r>
      <w:proofErr w:type="gramStart"/>
      <w:r w:rsidRPr="00104F3C">
        <w:rPr>
          <w:rFonts w:ascii="Calibri" w:hAnsi="Calibri" w:cs="Calibri"/>
        </w:rPr>
        <w:t>To</w:t>
      </w:r>
      <w:proofErr w:type="gramEnd"/>
      <w:r w:rsidRPr="00104F3C">
        <w:rPr>
          <w:rFonts w:ascii="Calibri" w:hAnsi="Calibri" w:cs="Calibri"/>
        </w:rPr>
        <w:t xml:space="preserve"> Boost Your Career.” [Online]. Available: https://www.darkreading.com/risk/10-security-certifications-to-boost-your-career/d/d-id/1322449?image_number=3. [Accessed: 12-Feb-2018].</w:t>
      </w:r>
    </w:p>
    <w:p w:rsidR="00457E0F" w:rsidRPr="00457E0F" w:rsidRDefault="00FF5F01" w:rsidP="00CF508D">
      <w:r>
        <w:fldChar w:fldCharType="end"/>
      </w:r>
    </w:p>
    <w:sectPr w:rsidR="00457E0F" w:rsidRPr="00457E0F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7FD322A4"/>
    <w:multiLevelType w:val="hybridMultilevel"/>
    <w:tmpl w:val="6E2871DC"/>
    <w:lvl w:ilvl="0" w:tplc="1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142618"/>
    <w:rsid w:val="00104F3C"/>
    <w:rsid w:val="00142618"/>
    <w:rsid w:val="002B18FB"/>
    <w:rsid w:val="00307F2B"/>
    <w:rsid w:val="00454DD8"/>
    <w:rsid w:val="00457E0F"/>
    <w:rsid w:val="004D20FF"/>
    <w:rsid w:val="00593591"/>
    <w:rsid w:val="006D3D49"/>
    <w:rsid w:val="006F7FB7"/>
    <w:rsid w:val="00874211"/>
    <w:rsid w:val="00920274"/>
    <w:rsid w:val="00CF508D"/>
    <w:rsid w:val="00DF204E"/>
    <w:rsid w:val="00EF2E2C"/>
    <w:rsid w:val="00FF5F0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152FB97"/>
  <w15:chartTrackingRefBased/>
  <w15:docId w15:val="{36A634B0-663B-49A4-A292-569D6196941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I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142618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57E0F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104F3C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142618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457E0F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styleId="IntenseEmphasis">
    <w:name w:val="Intense Emphasis"/>
    <w:basedOn w:val="DefaultParagraphFont"/>
    <w:uiPriority w:val="21"/>
    <w:qFormat/>
    <w:rsid w:val="00457E0F"/>
    <w:rPr>
      <w:i/>
      <w:iCs/>
      <w:color w:val="5B9BD5" w:themeColor="accent1"/>
    </w:rPr>
  </w:style>
  <w:style w:type="paragraph" w:styleId="ListParagraph">
    <w:name w:val="List Paragraph"/>
    <w:basedOn w:val="Normal"/>
    <w:uiPriority w:val="34"/>
    <w:qFormat/>
    <w:rsid w:val="00FF5F01"/>
    <w:pPr>
      <w:ind w:left="720"/>
      <w:contextualSpacing/>
    </w:pPr>
  </w:style>
  <w:style w:type="paragraph" w:styleId="Bibliography">
    <w:name w:val="Bibliography"/>
    <w:basedOn w:val="Normal"/>
    <w:next w:val="Normal"/>
    <w:uiPriority w:val="37"/>
    <w:unhideWhenUsed/>
    <w:rsid w:val="00FF5F01"/>
  </w:style>
  <w:style w:type="character" w:customStyle="1" w:styleId="Heading3Char">
    <w:name w:val="Heading 3 Char"/>
    <w:basedOn w:val="DefaultParagraphFont"/>
    <w:link w:val="Heading3"/>
    <w:uiPriority w:val="9"/>
    <w:rsid w:val="00104F3C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Subtitle">
    <w:name w:val="Subtitle"/>
    <w:basedOn w:val="Normal"/>
    <w:next w:val="Normal"/>
    <w:link w:val="SubtitleChar"/>
    <w:uiPriority w:val="11"/>
    <w:qFormat/>
    <w:rsid w:val="00307F2B"/>
    <w:pPr>
      <w:numPr>
        <w:ilvl w:val="1"/>
      </w:numPr>
    </w:pPr>
    <w:rPr>
      <w:rFonts w:eastAsiaTheme="minorEastAsia"/>
      <w:color w:val="5A5A5A" w:themeColor="text1" w:themeTint="A5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307F2B"/>
    <w:rPr>
      <w:rFonts w:eastAsiaTheme="minorEastAsia"/>
      <w:color w:val="5A5A5A" w:themeColor="text1" w:themeTint="A5"/>
      <w:spacing w:val="15"/>
    </w:rPr>
  </w:style>
  <w:style w:type="paragraph" w:styleId="Title">
    <w:name w:val="Title"/>
    <w:basedOn w:val="Normal"/>
    <w:next w:val="Normal"/>
    <w:link w:val="TitleChar"/>
    <w:uiPriority w:val="10"/>
    <w:qFormat/>
    <w:rsid w:val="00307F2B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307F2B"/>
    <w:rPr>
      <w:rFonts w:asciiTheme="majorHAnsi" w:eastAsiaTheme="majorEastAsia" w:hAnsiTheme="majorHAnsi" w:cstheme="majorBidi"/>
      <w:spacing w:val="-10"/>
      <w:kern w:val="28"/>
      <w:sz w:val="56"/>
      <w:szCs w:val="5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00423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1788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0160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4338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0147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22</TotalTime>
  <Pages>3</Pages>
  <Words>1087</Words>
  <Characters>6197</Characters>
  <Application>Microsoft Office Word</Application>
  <DocSecurity>0</DocSecurity>
  <Lines>51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27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im Browning</dc:creator>
  <cp:keywords/>
  <dc:description/>
  <cp:lastModifiedBy>Tim Browning</cp:lastModifiedBy>
  <cp:revision>1</cp:revision>
  <dcterms:created xsi:type="dcterms:W3CDTF">2018-02-12T20:12:00Z</dcterms:created>
  <dcterms:modified xsi:type="dcterms:W3CDTF">2018-02-12T23:5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28"&gt;&lt;session id="1VGFAd7W"/&gt;&lt;style id="http://www.zotero.org/styles/ieee" locale="en-US" hasBibliography="1" bibliographyStyleHasBeenSet="1"/&gt;&lt;prefs&gt;&lt;pref name="fieldType" value="Field"/&gt;&lt;pref name="automaticJour</vt:lpwstr>
  </property>
  <property fmtid="{D5CDD505-2E9C-101B-9397-08002B2CF9AE}" pid="3" name="ZOTERO_PREF_2">
    <vt:lpwstr>nalAbbreviations" value="true"/&gt;&lt;pref name="noteType" value="0"/&gt;&lt;/prefs&gt;&lt;/data&gt;</vt:lpwstr>
  </property>
</Properties>
</file>